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9733DD">
      <w:pPr>
        <w:jc w:val="center"/>
      </w:pPr>
      <w:r>
        <w:t xml:space="preserve">Title </w:t>
      </w:r>
    </w:p>
    <w:p w:rsidR="002A2A03" w:rsidRDefault="009733DD">
      <w:pPr>
        <w:jc w:val="center"/>
      </w:pPr>
      <w:r>
        <w:t xml:space="preserve">Name </w:t>
      </w:r>
    </w:p>
    <w:p w:rsidR="002A2A03" w:rsidRDefault="009733DD">
      <w:pPr>
        <w:jc w:val="center"/>
      </w:pPr>
      <w:r>
        <w:t xml:space="preserve">Institution </w:t>
      </w:r>
    </w:p>
    <w:p w:rsidR="00117066" w:rsidRDefault="009733DD" w:rsidP="008E3653">
      <w:pPr>
        <w:ind w:firstLine="0"/>
        <w:jc w:val="center"/>
      </w:pPr>
      <w:r>
        <w:br w:type="page"/>
      </w:r>
    </w:p>
    <w:p w:rsidR="00E23822" w:rsidRPr="00A25B28" w:rsidRDefault="009733DD" w:rsidP="008E3653">
      <w:pPr>
        <w:ind w:firstLine="0"/>
        <w:jc w:val="center"/>
        <w:rPr>
          <w:b/>
        </w:rPr>
      </w:pPr>
      <w:r w:rsidRPr="00A25B28">
        <w:rPr>
          <w:b/>
        </w:rPr>
        <w:lastRenderedPageBreak/>
        <w:t>Persuasive Speech</w:t>
      </w:r>
    </w:p>
    <w:p w:rsidR="00AD5AA2" w:rsidRDefault="009733DD" w:rsidP="00E23822">
      <w:pPr>
        <w:ind w:firstLine="0"/>
      </w:pPr>
      <w:r>
        <w:tab/>
      </w:r>
      <w:r w:rsidR="00A25B28">
        <w:t xml:space="preserve">The world is getting complicated with each passing day; therefore, education should also be available to both girls and boys. Teenagers </w:t>
      </w:r>
      <w:r w:rsidR="00B77058">
        <w:t xml:space="preserve">either attend separate education or co-education, </w:t>
      </w:r>
      <w:r w:rsidR="00C631A1">
        <w:t xml:space="preserve">there are so many people who believe that </w:t>
      </w:r>
      <w:r w:rsidR="00284C02">
        <w:t>students all</w:t>
      </w:r>
      <w:r w:rsidR="00C631A1">
        <w:t xml:space="preserve"> around the world should be </w:t>
      </w:r>
      <w:r w:rsidR="00284C02">
        <w:t>educated with</w:t>
      </w:r>
      <w:r w:rsidR="00C631A1">
        <w:t xml:space="preserve"> different instruction methods according to their </w:t>
      </w:r>
      <w:r w:rsidR="00284C02">
        <w:t xml:space="preserve">gender. </w:t>
      </w:r>
      <w:r w:rsidR="000B4739">
        <w:t xml:space="preserve"> But when we look at a depth of this issue it will become clear that educating both the genders tog</w:t>
      </w:r>
      <w:r w:rsidR="00F50F18">
        <w:t xml:space="preserve">ether is beneficial </w:t>
      </w:r>
      <w:r>
        <w:t>for both males and females, they will learn how to socialize, how to interact with the opposite gender and how to protect themselves</w:t>
      </w:r>
      <w:r w:rsidR="000A095E">
        <w:t xml:space="preserve"> </w:t>
      </w:r>
      <w:r w:rsidR="000A095E">
        <w:fldChar w:fldCharType="begin"/>
      </w:r>
      <w:r w:rsidR="000A095E">
        <w:instrText xml:space="preserve"> ADDIN ZOTERO_ITEM CSL_CITATION {"citationID":"UI5MlkTe","properties":{"formattedCitation":"(\\uc0\\u8220{}Keep Boys And Girls Together In The Classroom To Optimize Learning, Research Suggests,\\uc0\\u8221{} n.d.)","plainCitation":"(“Keep Boys And Girls Together In The Classroom To Optimize Learning, Research Suggests,” n.d.)","noteIndex":0},"citationItems":[{"id":727,"uris":["http://zotero.org/users/local/4C6u8dIT/items/B4AQAAYN"],"uri":["http://zotero.org/users/local/4C6u8dIT/items/B4AQAAYN"],"itemData":{"id":727,"type":"webpage","title":"Keep Boys And Girls Together In The Classroom To Optimize Learning, Research Suggests","container-title":"ScienceDaily","abstract":"Boys benefit a great deal from having girls in the classroom. And there are benefits for both genders. A higher percentage of girls in a classroom lowers the amount of classroom disruption and fosters a better relationship between pupils and their teacher, a study of the data suggests. Teachers are less tired in classrooms with more girls, and pupils overall seem to be more satisfied when a high female-to-male ratio persists.","URL":"https://www.sciencedaily.com/releases/2008/04/080411150856.htm","language":"en","accessed":{"date-parts":[["2019",3,7]]}}}],"schema":"https://github.com/citation-style-language/schema/raw/master/csl-citation.json"} </w:instrText>
      </w:r>
      <w:r w:rsidR="000A095E">
        <w:fldChar w:fldCharType="separate"/>
      </w:r>
      <w:r w:rsidR="000A095E" w:rsidRPr="000A095E">
        <w:t>(“Keep Boys And Girls Together In The Classroom To Optimize Learning, Research Suggests,” n.d.)</w:t>
      </w:r>
      <w:r w:rsidR="000A095E">
        <w:fldChar w:fldCharType="end"/>
      </w:r>
      <w:r>
        <w:t>.</w:t>
      </w:r>
    </w:p>
    <w:p w:rsidR="00AD5AA2" w:rsidRDefault="009733DD" w:rsidP="00E23822">
      <w:pPr>
        <w:ind w:firstLine="0"/>
      </w:pPr>
      <w:r>
        <w:tab/>
      </w:r>
      <w:r w:rsidR="00F57550">
        <w:t>First</w:t>
      </w:r>
      <w:r>
        <w:t xml:space="preserve"> </w:t>
      </w:r>
      <w:r w:rsidR="00F57550">
        <w:t xml:space="preserve">of </w:t>
      </w:r>
      <w:r w:rsidR="00C93EE2">
        <w:t>all,</w:t>
      </w:r>
      <w:r w:rsidR="00F57550">
        <w:t xml:space="preserve"> both of them will get a chance to learn from each other. It is proved from research that boys are quite logical and intellectual </w:t>
      </w:r>
      <w:r w:rsidR="00D328A7">
        <w:t xml:space="preserve">than girls, so by educating both of them together, they will have an opportunity to influence each other. It is noticed in girls that when they are under pressure, they cannot take proper and timely decision so they can learn from the </w:t>
      </w:r>
      <w:r w:rsidR="009E5069">
        <w:t>boys</w:t>
      </w:r>
      <w:r w:rsidR="00D328A7">
        <w:t xml:space="preserve"> how to make decisions and solve problems when under-pressure and without overreacting</w:t>
      </w:r>
      <w:r w:rsidR="000A095E">
        <w:t xml:space="preserve"> </w:t>
      </w:r>
      <w:r w:rsidR="000A095E">
        <w:fldChar w:fldCharType="begin"/>
      </w:r>
      <w:r w:rsidR="000A095E">
        <w:instrText xml:space="preserve"> ADDIN ZOTERO_ITEM CSL_CITATION {"citationID":"WfsDyeqL","properties":{"formattedCitation":"(\\uc0\\u8220{}Should Boys And Girls Study Together,\\uc0\\u8221{} 2016)","plainCitation":"(“Should Boys And Girls Study Together,” 2016)","noteIndex":0},"citationItems":[{"id":723,"uris":["http://zotero.org/users/local/4C6u8dIT/items/7BPRG5DT"],"uri":["http://zotero.org/users/local/4C6u8dIT/items/7BPRG5DT"],"itemData":{"id":723,"type":"webpage","title":"Should Boys And Girls Study Together","container-title":"Topics, Sample Papers &amp; Articles Online for Free","URL":"https://studymoose.com/should-boys-and-girls-study-together-essay","language":"en-US","issued":{"date-parts":[["2016",8,18]]},"accessed":{"date-parts":[["2019",3,7]]}}}],"schema":"https://github.com/citation-style-language/schema/raw/master/csl-citation.json"} </w:instrText>
      </w:r>
      <w:r w:rsidR="000A095E">
        <w:fldChar w:fldCharType="separate"/>
      </w:r>
      <w:r w:rsidR="000A095E" w:rsidRPr="000A095E">
        <w:t>(“Should Boys And Girls Study Together,” 2016)</w:t>
      </w:r>
      <w:r w:rsidR="000A095E">
        <w:fldChar w:fldCharType="end"/>
      </w:r>
      <w:r w:rsidR="00D328A7">
        <w:t xml:space="preserve">. </w:t>
      </w:r>
      <w:r>
        <w:t xml:space="preserve"> </w:t>
      </w:r>
    </w:p>
    <w:p w:rsidR="007C58AF" w:rsidRDefault="009733DD" w:rsidP="00F50F18">
      <w:r>
        <w:t xml:space="preserve"> Many parents argue that girls and boys should not be taught together because both girls and boys at this age are not ful</w:t>
      </w:r>
      <w:r>
        <w:t xml:space="preserve">ly matured therefore they may not be able to learn from each other, but </w:t>
      </w:r>
      <w:r w:rsidR="00325C3C">
        <w:t>once both of them allowed to sit in the</w:t>
      </w:r>
      <w:r w:rsidR="00037161">
        <w:t xml:space="preserve"> same class and taught together, </w:t>
      </w:r>
      <w:bookmarkStart w:id="0" w:name="_GoBack"/>
      <w:bookmarkEnd w:id="0"/>
      <w:r w:rsidR="00325C3C">
        <w:t>they can come together and share their ideas as both of them have</w:t>
      </w:r>
      <w:r w:rsidR="00BC2904">
        <w:t xml:space="preserve"> different learning strategies. Another reason is coeducation also provides them an opportunity to interact with each other which will eventually help them in their professional life. Once they start their professional life then they have to communicate with </w:t>
      </w:r>
      <w:r w:rsidR="000F6EB9">
        <w:t>each other so by allowing them to study together they will also be prepared for their professional life</w:t>
      </w:r>
      <w:r w:rsidR="000A095E">
        <w:t xml:space="preserve"> </w:t>
      </w:r>
      <w:r w:rsidR="000A095E">
        <w:fldChar w:fldCharType="begin"/>
      </w:r>
      <w:r w:rsidR="000A095E">
        <w:instrText xml:space="preserve"> ADDIN ZOTERO_ITEM CSL_CITATION {"citationID":"LRibQczj","properties":{"formattedCitation":"(\\uc0\\u8220{}Do boys and girls learn better together?,\\uc0\\u8221{} n.d.)","plainCitation":"(“Do boys and girls learn better together?,” n.d.)","noteIndex":0},"citationItems":[{"id":725,"uris":["http://zotero.org/users/local/4C6u8dIT/items/A7NZAHYB"],"uri":["http://zotero.org/users/local/4C6u8dIT/items/A7NZAHYB"],"itemData":{"id":725,"type":"article-newspaper","title":"Do boys and girls learn better together? - CBBC Newsround","source":"www.bbc.co.uk","abstract":"The head of Ofsted, Sir Michael Wilshaw, has said boys and girls do better when they learn together, rather than in single-sex schools. What do you think?","URL":"https://www.bbc.co.uk/newsround/29409738","shortTitle":"Do boys and girls learn better together?","language":"en-GB","accessed":{"date-parts":[["2019",3,7]]}}}],"schema":"https://github.com/citation-style-language/schema/raw/master/csl-citation.json"} </w:instrText>
      </w:r>
      <w:r w:rsidR="000A095E">
        <w:fldChar w:fldCharType="separate"/>
      </w:r>
      <w:r w:rsidR="000A095E" w:rsidRPr="000A095E">
        <w:t>("Do boys and girls learn better together?" n.d.)</w:t>
      </w:r>
      <w:r w:rsidR="000A095E">
        <w:fldChar w:fldCharType="end"/>
      </w:r>
      <w:r w:rsidR="000F6EB9">
        <w:t xml:space="preserve">. </w:t>
      </w:r>
    </w:p>
    <w:p w:rsidR="001F1905" w:rsidRDefault="009733DD" w:rsidP="00F50F18">
      <w:r>
        <w:lastRenderedPageBreak/>
        <w:t xml:space="preserve"> In conclusion, it is safe to say that when boys and girls are allowed to study in the same class, then more ideas come out which will further enable them </w:t>
      </w:r>
      <w:r w:rsidR="00B2396E">
        <w:t xml:space="preserve">to adapt in the society after their graduation. Separate classes only create distractions and also </w:t>
      </w:r>
      <w:r w:rsidR="00C93EE2">
        <w:t>students</w:t>
      </w:r>
      <w:r w:rsidR="00B2396E">
        <w:t xml:space="preserve"> will be not r</w:t>
      </w:r>
      <w:r w:rsidR="00C93EE2">
        <w:t xml:space="preserve">eady for the real world. So separate classes will create issues, and they will be not beneficial for both students and teachers. </w:t>
      </w:r>
      <w:r w:rsidR="00822172">
        <w:t xml:space="preserve"> </w:t>
      </w:r>
      <w:r w:rsidR="00BC2904">
        <w:t xml:space="preserve"> </w:t>
      </w:r>
    </w:p>
    <w:p w:rsidR="002C0EAB" w:rsidRDefault="009733DD" w:rsidP="000A095E">
      <w:pPr>
        <w:pStyle w:val="Bibliography"/>
      </w:pPr>
      <w:r>
        <w:tab/>
      </w: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0A095E">
      <w:pPr>
        <w:pStyle w:val="Bibliography"/>
      </w:pPr>
    </w:p>
    <w:p w:rsidR="002C0EAB" w:rsidRDefault="002C0EAB" w:rsidP="002C0EAB"/>
    <w:p w:rsidR="002C0EAB" w:rsidRPr="002C0EAB" w:rsidRDefault="009733DD" w:rsidP="002C0EAB">
      <w:pPr>
        <w:jc w:val="center"/>
        <w:rPr>
          <w:b/>
        </w:rPr>
      </w:pPr>
      <w:r w:rsidRPr="002C0EAB">
        <w:rPr>
          <w:b/>
        </w:rPr>
        <w:lastRenderedPageBreak/>
        <w:t xml:space="preserve">References </w:t>
      </w:r>
    </w:p>
    <w:p w:rsidR="000A095E" w:rsidRPr="000A095E" w:rsidRDefault="009733DD" w:rsidP="000A095E">
      <w:pPr>
        <w:pStyle w:val="Bibliography"/>
      </w:pPr>
      <w:r>
        <w:fldChar w:fldCharType="begin"/>
      </w:r>
      <w:r>
        <w:instrText xml:space="preserve"> ADDIN ZOTERO_BIBL {"uncited":[],"omitted":[],"custom":[]} CSL_BIBLIOGRAPHY </w:instrText>
      </w:r>
      <w:r>
        <w:fldChar w:fldCharType="separate"/>
      </w:r>
      <w:r w:rsidRPr="000A095E">
        <w:t>Do boys and girls learn better together? - CBBC Newsround. (n.d.). Retrieved from https://www.bbc.co.uk/newsround/29409738</w:t>
      </w:r>
    </w:p>
    <w:p w:rsidR="000A095E" w:rsidRPr="000A095E" w:rsidRDefault="009733DD" w:rsidP="000A095E">
      <w:pPr>
        <w:pStyle w:val="Bibliography"/>
      </w:pPr>
      <w:r w:rsidRPr="000A095E">
        <w:t>Keep Boys And Girls Together In The Classroom To Optimize</w:t>
      </w:r>
      <w:r w:rsidRPr="000A095E">
        <w:t xml:space="preserve"> Learning, Research Suggests. (n.d.). Retrieved March 7, 2019, from https://www.sciencedaily.com/releases/2008/04/080411150856.htm</w:t>
      </w:r>
    </w:p>
    <w:p w:rsidR="000A095E" w:rsidRPr="000A095E" w:rsidRDefault="009733DD" w:rsidP="000A095E">
      <w:pPr>
        <w:pStyle w:val="Bibliography"/>
      </w:pPr>
      <w:r w:rsidRPr="000A095E">
        <w:t>Should Boys And Girls Study Together. (2016, August 18). Retrieved March 7, 2019, from https://studymoose.com/should-boys-and</w:t>
      </w:r>
      <w:r w:rsidRPr="000A095E">
        <w:t>-girls-study-together-essay</w:t>
      </w:r>
    </w:p>
    <w:p w:rsidR="0080144D" w:rsidRPr="00532C56" w:rsidRDefault="009733DD" w:rsidP="00E23822">
      <w:pPr>
        <w:ind w:firstLine="0"/>
      </w:pPr>
      <w:r>
        <w:fldChar w:fldCharType="end"/>
      </w:r>
    </w:p>
    <w:sectPr w:rsidR="0080144D" w:rsidRPr="00532C56">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33DD" w:rsidRDefault="009733DD">
      <w:pPr>
        <w:spacing w:line="240" w:lineRule="auto"/>
      </w:pPr>
      <w:r>
        <w:separator/>
      </w:r>
    </w:p>
  </w:endnote>
  <w:endnote w:type="continuationSeparator" w:id="0">
    <w:p w:rsidR="009733DD" w:rsidRDefault="009733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33DD" w:rsidRDefault="009733DD">
      <w:pPr>
        <w:spacing w:line="240" w:lineRule="auto"/>
      </w:pPr>
      <w:r>
        <w:separator/>
      </w:r>
    </w:p>
  </w:footnote>
  <w:footnote w:type="continuationSeparator" w:id="0">
    <w:p w:rsidR="009733DD" w:rsidRDefault="009733D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9733D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9733D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6370">
      <w:rPr>
        <w:rStyle w:val="PageNumber"/>
        <w:noProof/>
      </w:rPr>
      <w:t>3</w:t>
    </w:r>
    <w:r>
      <w:rPr>
        <w:rStyle w:val="PageNumber"/>
      </w:rPr>
      <w:fldChar w:fldCharType="end"/>
    </w:r>
  </w:p>
  <w:p w:rsidR="002A2A03" w:rsidRDefault="009733DD" w:rsidP="008E3653">
    <w:pPr>
      <w:pStyle w:val="Header"/>
      <w:ind w:right="360" w:firstLine="0"/>
    </w:pPr>
    <w:r>
      <w:t>PERSUASIVE SPEECH</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9733D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7AF3">
      <w:rPr>
        <w:rStyle w:val="PageNumber"/>
        <w:noProof/>
      </w:rPr>
      <w:t>1</w:t>
    </w:r>
    <w:r>
      <w:rPr>
        <w:rStyle w:val="PageNumber"/>
      </w:rPr>
      <w:fldChar w:fldCharType="end"/>
    </w:r>
  </w:p>
  <w:p w:rsidR="00C63938" w:rsidRDefault="009733DD" w:rsidP="00C63938">
    <w:pPr>
      <w:pStyle w:val="Header"/>
      <w:ind w:right="360" w:firstLine="0"/>
    </w:pPr>
    <w:r>
      <w:t xml:space="preserve">Running head: </w:t>
    </w:r>
    <w:r w:rsidR="0058152E">
      <w:t>PERSUASIVE SPEECH</w:t>
    </w:r>
  </w:p>
  <w:p w:rsidR="002A2A03" w:rsidRDefault="009733DD">
    <w:pPr>
      <w:ind w:right="360" w:firstLine="0"/>
    </w:pP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7161"/>
    <w:rsid w:val="0004202B"/>
    <w:rsid w:val="000A095E"/>
    <w:rsid w:val="000B0A32"/>
    <w:rsid w:val="000B4739"/>
    <w:rsid w:val="000F6EB9"/>
    <w:rsid w:val="00117066"/>
    <w:rsid w:val="001A0A79"/>
    <w:rsid w:val="001F1905"/>
    <w:rsid w:val="002254E8"/>
    <w:rsid w:val="00284C02"/>
    <w:rsid w:val="002A2A03"/>
    <w:rsid w:val="002C0EAB"/>
    <w:rsid w:val="00325C3C"/>
    <w:rsid w:val="00413F82"/>
    <w:rsid w:val="004A2273"/>
    <w:rsid w:val="00505B32"/>
    <w:rsid w:val="00507AF3"/>
    <w:rsid w:val="00532C56"/>
    <w:rsid w:val="005720DE"/>
    <w:rsid w:val="0058152E"/>
    <w:rsid w:val="00626370"/>
    <w:rsid w:val="007A7114"/>
    <w:rsid w:val="007C58AF"/>
    <w:rsid w:val="0080144D"/>
    <w:rsid w:val="00822172"/>
    <w:rsid w:val="008E3653"/>
    <w:rsid w:val="009733DD"/>
    <w:rsid w:val="009E5069"/>
    <w:rsid w:val="00A25B28"/>
    <w:rsid w:val="00A66949"/>
    <w:rsid w:val="00AD5AA2"/>
    <w:rsid w:val="00B2396E"/>
    <w:rsid w:val="00B77058"/>
    <w:rsid w:val="00BC2904"/>
    <w:rsid w:val="00C631A1"/>
    <w:rsid w:val="00C63938"/>
    <w:rsid w:val="00C67138"/>
    <w:rsid w:val="00C93EE2"/>
    <w:rsid w:val="00CF29F0"/>
    <w:rsid w:val="00D328A7"/>
    <w:rsid w:val="00E23822"/>
    <w:rsid w:val="00F50F18"/>
    <w:rsid w:val="00F57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A5A732"/>
  <w15:docId w15:val="{0EF1B808-6E31-4329-A869-1B9F8630A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0A095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Pages>
  <Words>915</Words>
  <Characters>521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3-07T07:55:00Z</dcterms:created>
  <dcterms:modified xsi:type="dcterms:W3CDTF">2019-03-07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VBhRJVOj"/&gt;&lt;style id="http://www.zotero.org/styles/apa" locale="en-US" hasBibliography="1" bibliographyStyleHasBeenSet="1"/&gt;&lt;prefs&gt;&lt;pref name="fieldType" value="Field"/&gt;&lt;/prefs&gt;&lt;/data&gt;</vt:lpwstr>
  </property>
</Properties>
</file>